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A79909" w14:textId="53FA7818" w:rsidR="00340220" w:rsidRPr="009846B4" w:rsidRDefault="00340220">
      <w:pPr>
        <w:rPr>
          <w:sz w:val="32"/>
          <w:szCs w:val="32"/>
          <w:lang w:val="da-DK"/>
        </w:rPr>
      </w:pPr>
      <w:r>
        <w:rPr>
          <w:sz w:val="32"/>
          <w:szCs w:val="32"/>
          <w:lang w:val="da-DK"/>
        </w:rPr>
        <w:t>Design breif</w:t>
      </w:r>
    </w:p>
    <w:p w14:paraId="2CB11A06" w14:textId="6C23924A" w:rsidR="009846B4" w:rsidRPr="009846B4" w:rsidRDefault="00340220" w:rsidP="009846B4">
      <w:pPr>
        <w:rPr>
          <w:i/>
          <w:iCs/>
          <w:sz w:val="28"/>
          <w:szCs w:val="28"/>
        </w:rPr>
      </w:pPr>
      <w:r w:rsidRPr="009846B4">
        <w:rPr>
          <w:i/>
          <w:iCs/>
          <w:sz w:val="28"/>
          <w:szCs w:val="28"/>
          <w:lang w:val="da-DK"/>
        </w:rPr>
        <w:t xml:space="preserve">Projektmål </w:t>
      </w:r>
    </w:p>
    <w:p w14:paraId="1B0D30E2" w14:textId="77777777" w:rsidR="009846B4" w:rsidRDefault="009846B4" w:rsidP="00340220">
      <w:pPr>
        <w:rPr>
          <w:sz w:val="24"/>
          <w:szCs w:val="24"/>
        </w:rPr>
      </w:pPr>
      <w:r w:rsidRPr="009846B4">
        <w:rPr>
          <w:sz w:val="24"/>
          <w:szCs w:val="24"/>
        </w:rPr>
        <w:t>Projektet skal skabe et interaktivt “Hangman” spil der præsenteres på en hjemmeside.</w:t>
      </w:r>
    </w:p>
    <w:p w14:paraId="515BA7A5" w14:textId="77777777" w:rsidR="009846B4" w:rsidRDefault="009846B4" w:rsidP="00340220">
      <w:pPr>
        <w:rPr>
          <w:sz w:val="24"/>
          <w:szCs w:val="24"/>
        </w:rPr>
      </w:pPr>
      <w:r w:rsidRPr="009846B4">
        <w:rPr>
          <w:sz w:val="24"/>
          <w:szCs w:val="24"/>
        </w:rPr>
        <w:t>Målet for projektet er</w:t>
      </w:r>
      <w:r>
        <w:rPr>
          <w:sz w:val="24"/>
          <w:szCs w:val="24"/>
          <w:lang w:val="da-DK"/>
        </w:rPr>
        <w:t xml:space="preserve"> ved hjælp at tillært viden fra undervisningen i henholdsvis Javascript og Brugeroplevelser,</w:t>
      </w:r>
      <w:r w:rsidRPr="009846B4">
        <w:rPr>
          <w:sz w:val="24"/>
          <w:szCs w:val="24"/>
        </w:rPr>
        <w:t xml:space="preserve"> at skabe en engagerende og tilgængelig spiloplevelse for den valgte målgruppe Casual gamers og dens brugere</w:t>
      </w:r>
      <w:r>
        <w:rPr>
          <w:sz w:val="24"/>
          <w:szCs w:val="24"/>
          <w:lang w:val="da-DK"/>
        </w:rPr>
        <w:t>,</w:t>
      </w:r>
      <w:r w:rsidRPr="009846B4">
        <w:rPr>
          <w:sz w:val="24"/>
          <w:szCs w:val="24"/>
        </w:rPr>
        <w:t xml:space="preserve"> hvor der tages udgangspunkt i</w:t>
      </w:r>
      <w:r>
        <w:rPr>
          <w:sz w:val="24"/>
          <w:szCs w:val="24"/>
          <w:lang w:val="da-DK"/>
        </w:rPr>
        <w:t xml:space="preserve"> en af de udleverede</w:t>
      </w:r>
      <w:r w:rsidRPr="009846B4">
        <w:rPr>
          <w:sz w:val="24"/>
          <w:szCs w:val="24"/>
        </w:rPr>
        <w:t xml:space="preserve"> personae</w:t>
      </w:r>
      <w:r>
        <w:rPr>
          <w:sz w:val="24"/>
          <w:szCs w:val="24"/>
          <w:lang w:val="da-DK"/>
        </w:rPr>
        <w:t>rer som i dette tilfælde er</w:t>
      </w:r>
      <w:r w:rsidRPr="009846B4">
        <w:rPr>
          <w:sz w:val="24"/>
          <w:szCs w:val="24"/>
        </w:rPr>
        <w:t xml:space="preserve"> “Anna”.</w:t>
      </w:r>
    </w:p>
    <w:p w14:paraId="2FD0313C" w14:textId="77777777" w:rsidR="009846B4" w:rsidRDefault="009846B4" w:rsidP="00340220">
      <w:pPr>
        <w:rPr>
          <w:sz w:val="24"/>
          <w:szCs w:val="24"/>
        </w:rPr>
      </w:pPr>
    </w:p>
    <w:p w14:paraId="766AD8DB" w14:textId="77777777" w:rsidR="008C252D" w:rsidRDefault="009846B4" w:rsidP="00340220">
      <w:pPr>
        <w:rPr>
          <w:i/>
          <w:iCs/>
          <w:sz w:val="28"/>
          <w:szCs w:val="28"/>
          <w:lang w:val="da-DK"/>
        </w:rPr>
      </w:pPr>
      <w:r w:rsidRPr="009846B4">
        <w:rPr>
          <w:i/>
          <w:iCs/>
          <w:sz w:val="28"/>
          <w:szCs w:val="28"/>
          <w:lang w:val="da-DK"/>
        </w:rPr>
        <w:t>Planlægning:</w:t>
      </w:r>
    </w:p>
    <w:p w14:paraId="1D032B8E" w14:textId="77777777" w:rsidR="008C252D" w:rsidRDefault="008C252D" w:rsidP="00340220">
      <w:pPr>
        <w:rPr>
          <w:sz w:val="24"/>
          <w:szCs w:val="24"/>
          <w:lang w:val="da-DK"/>
        </w:rPr>
      </w:pPr>
      <w:r w:rsidRPr="008C252D">
        <w:rPr>
          <w:sz w:val="24"/>
          <w:szCs w:val="24"/>
          <w:lang w:val="da-DK"/>
        </w:rPr>
        <w:t>Da dette projekt i mit tilfælde er et enkeltmans projekt er opgaverne ikke fordelt ud til flere medlemmer men fordelt over ugens dage så jeg selvstædigt ville være i stand til at fremlægge et produkt med de fyldsgørende krav jr. projektbeskrivelsen</w:t>
      </w:r>
      <w:r>
        <w:rPr>
          <w:sz w:val="24"/>
          <w:szCs w:val="24"/>
          <w:lang w:val="da-DK"/>
        </w:rPr>
        <w:t>.</w:t>
      </w:r>
    </w:p>
    <w:p w14:paraId="645A4B02" w14:textId="77777777" w:rsidR="008C252D" w:rsidRPr="00D04D98" w:rsidRDefault="008C252D" w:rsidP="0034022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Tidsplanen for projektet har set ud som følgende: </w:t>
      </w:r>
    </w:p>
    <w:p w14:paraId="649B7D4F" w14:textId="77777777" w:rsidR="008C252D" w:rsidRPr="00D04D98" w:rsidRDefault="008C252D" w:rsidP="0034022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Mandag:</w:t>
      </w:r>
    </w:p>
    <w:p w14:paraId="58502439" w14:textId="77777777" w:rsidR="008C252D" w:rsidRPr="00D04D98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Opsætning af design breif i Word og Figma </w:t>
      </w:r>
    </w:p>
    <w:p w14:paraId="642DE8FE" w14:textId="77777777" w:rsidR="008C252D" w:rsidRPr="00D04D98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Opsætnning af </w:t>
      </w:r>
      <w:r w:rsidRPr="00D04D98">
        <w:rPr>
          <w:sz w:val="24"/>
          <w:szCs w:val="24"/>
        </w:rPr>
        <w:t>Github repository</w:t>
      </w:r>
    </w:p>
    <w:p w14:paraId="0D856AB5" w14:textId="77777777" w:rsidR="008C252D" w:rsidRPr="00D04D98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Opsætning af </w:t>
      </w:r>
      <w:r w:rsidRPr="00D04D98">
        <w:rPr>
          <w:sz w:val="24"/>
          <w:szCs w:val="24"/>
        </w:rPr>
        <w:t>HTML, CSS, JS filer</w:t>
      </w:r>
    </w:p>
    <w:p w14:paraId="37E81912" w14:textId="1AE41094" w:rsidR="008C252D" w:rsidRPr="00D04D98" w:rsidRDefault="008C252D" w:rsidP="00340220">
      <w:pPr>
        <w:pStyle w:val="ListParagraph"/>
        <w:numPr>
          <w:ilvl w:val="0"/>
          <w:numId w:val="5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V</w:t>
      </w:r>
      <w:r w:rsidRPr="00D04D98">
        <w:rPr>
          <w:sz w:val="24"/>
          <w:szCs w:val="24"/>
        </w:rPr>
        <w:t xml:space="preserve">alg </w:t>
      </w:r>
      <w:r w:rsidRPr="00D04D98">
        <w:rPr>
          <w:sz w:val="24"/>
          <w:szCs w:val="24"/>
          <w:lang w:val="da-DK"/>
        </w:rPr>
        <w:t>af matriale fra</w:t>
      </w:r>
      <w:r w:rsidRPr="00D04D98">
        <w:rPr>
          <w:sz w:val="24"/>
          <w:szCs w:val="24"/>
        </w:rPr>
        <w:t xml:space="preserve"> undervisningen (JavaScript, Brugeroplevelser)</w:t>
      </w:r>
      <w:r w:rsidRPr="00D04D98">
        <w:rPr>
          <w:sz w:val="24"/>
          <w:szCs w:val="24"/>
          <w:lang w:val="da-DK"/>
        </w:rPr>
        <w:t xml:space="preserve"> WACG, persona og Javascript.</w:t>
      </w:r>
    </w:p>
    <w:p w14:paraId="578F1D26" w14:textId="77777777" w:rsidR="008C252D" w:rsidRPr="00D04D98" w:rsidRDefault="008C252D" w:rsidP="0034022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Tirsdag</w:t>
      </w:r>
    </w:p>
    <w:p w14:paraId="2F738C01" w14:textId="77777777" w:rsidR="008C252D" w:rsidRPr="00D04D98" w:rsidRDefault="008C252D" w:rsidP="008C252D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t>Målgruppe valg</w:t>
      </w:r>
      <w:r w:rsidRPr="00D04D98">
        <w:rPr>
          <w:sz w:val="24"/>
          <w:szCs w:val="24"/>
          <w:lang w:val="da-DK"/>
        </w:rPr>
        <w:t xml:space="preserve"> og p</w:t>
      </w:r>
      <w:r w:rsidRPr="00D04D98">
        <w:rPr>
          <w:sz w:val="24"/>
          <w:szCs w:val="24"/>
        </w:rPr>
        <w:t xml:space="preserve">ersona </w:t>
      </w:r>
    </w:p>
    <w:p w14:paraId="3B8F587B" w14:textId="69C04CE1" w:rsidR="008C252D" w:rsidRPr="00D04D98" w:rsidRDefault="008C252D" w:rsidP="008C252D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Wireframe – Lo-fi</w:t>
      </w:r>
    </w:p>
    <w:p w14:paraId="1A972FC7" w14:textId="77777777" w:rsidR="008C252D" w:rsidRPr="00D04D98" w:rsidRDefault="008C252D" w:rsidP="008C252D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Tilgængligheds elementer</w:t>
      </w:r>
    </w:p>
    <w:p w14:paraId="7535D7C7" w14:textId="1EEBEEA3" w:rsidR="00570500" w:rsidRPr="00D04D98" w:rsidRDefault="00570500" w:rsidP="00570500">
      <w:pPr>
        <w:pStyle w:val="ListParagraph"/>
        <w:numPr>
          <w:ilvl w:val="0"/>
          <w:numId w:val="7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Farvekontraster til siden, knapper og layout </w:t>
      </w:r>
    </w:p>
    <w:p w14:paraId="3A89424C" w14:textId="4192E0F1" w:rsidR="008C252D" w:rsidRPr="00D04D98" w:rsidRDefault="008C252D" w:rsidP="0034022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Onsdag</w:t>
      </w:r>
    </w:p>
    <w:p w14:paraId="43A79679" w14:textId="77777777" w:rsidR="00570500" w:rsidRPr="00D04D98" w:rsidRDefault="00570500" w:rsidP="00570500">
      <w:pPr>
        <w:pStyle w:val="ListParagraph"/>
        <w:numPr>
          <w:ilvl w:val="0"/>
          <w:numId w:val="8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Wireframe - H</w:t>
      </w:r>
      <w:r w:rsidRPr="00D04D98">
        <w:rPr>
          <w:sz w:val="24"/>
          <w:szCs w:val="24"/>
        </w:rPr>
        <w:t>i-Fi</w:t>
      </w:r>
    </w:p>
    <w:p w14:paraId="7A861DCC" w14:textId="77777777" w:rsidR="00570500" w:rsidRPr="00D04D98" w:rsidRDefault="00570500" w:rsidP="00570500">
      <w:pPr>
        <w:pStyle w:val="ListParagraph"/>
        <w:numPr>
          <w:ilvl w:val="0"/>
          <w:numId w:val="8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t>Udvikling af hjemmeside HTML, CSS, JavaScript</w:t>
      </w:r>
    </w:p>
    <w:p w14:paraId="117A081E" w14:textId="238506A0" w:rsidR="00570500" w:rsidRPr="00D04D98" w:rsidRDefault="00570500" w:rsidP="00570500">
      <w:pPr>
        <w:pStyle w:val="ListParagraph"/>
        <w:numPr>
          <w:ilvl w:val="0"/>
          <w:numId w:val="8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t>Beskrivelse af processen i figma design breif, målgruppe, persona, wireframe</w:t>
      </w:r>
      <w:r w:rsidRPr="00D04D98">
        <w:rPr>
          <w:sz w:val="24"/>
          <w:szCs w:val="24"/>
          <w:lang w:val="da-DK"/>
        </w:rPr>
        <w:t xml:space="preserve">, </w:t>
      </w:r>
      <w:r w:rsidRPr="00D04D98">
        <w:rPr>
          <w:sz w:val="24"/>
          <w:szCs w:val="24"/>
        </w:rPr>
        <w:t>tilgænglighed</w:t>
      </w:r>
      <w:r w:rsidRPr="00D04D98">
        <w:rPr>
          <w:sz w:val="24"/>
          <w:szCs w:val="24"/>
          <w:lang w:val="da-DK"/>
        </w:rPr>
        <w:t xml:space="preserve"> og plan/tidsplan</w:t>
      </w:r>
      <w:r w:rsidRPr="00D04D98">
        <w:rPr>
          <w:sz w:val="24"/>
          <w:szCs w:val="24"/>
        </w:rPr>
        <w:t>.</w:t>
      </w:r>
    </w:p>
    <w:p w14:paraId="32C4922D" w14:textId="77777777" w:rsidR="008C252D" w:rsidRPr="00D04D98" w:rsidRDefault="008C252D" w:rsidP="00340220">
      <w:pPr>
        <w:rPr>
          <w:sz w:val="24"/>
          <w:szCs w:val="24"/>
          <w:lang w:val="da-DK"/>
        </w:rPr>
      </w:pPr>
    </w:p>
    <w:p w14:paraId="64D45811" w14:textId="523F4CCB" w:rsidR="008C252D" w:rsidRPr="00D04D98" w:rsidRDefault="008C252D" w:rsidP="0034022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Torsdag</w:t>
      </w:r>
    </w:p>
    <w:p w14:paraId="25774C2F" w14:textId="6C3E4433" w:rsidR="00570500" w:rsidRPr="00D04D98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t>Gennemtest af projektet funktunalitet</w:t>
      </w:r>
    </w:p>
    <w:p w14:paraId="3E8B38D4" w14:textId="77777777" w:rsidR="00570500" w:rsidRPr="00D04D98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t>Design breif 3 sider max</w:t>
      </w:r>
    </w:p>
    <w:p w14:paraId="3B16CB8B" w14:textId="77777777" w:rsidR="00570500" w:rsidRPr="00D04D98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t>Figma forbredelse til (Præsentation)</w:t>
      </w:r>
    </w:p>
    <w:p w14:paraId="7DD8FF89" w14:textId="748B6CA8" w:rsidR="00570500" w:rsidRPr="00D04D98" w:rsidRDefault="00570500" w:rsidP="00570500">
      <w:pPr>
        <w:pStyle w:val="ListParagraph"/>
        <w:numPr>
          <w:ilvl w:val="0"/>
          <w:numId w:val="9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</w:rPr>
        <w:lastRenderedPageBreak/>
        <w:t>Talepapir</w:t>
      </w:r>
    </w:p>
    <w:p w14:paraId="69D3BE8F" w14:textId="77777777" w:rsidR="008C252D" w:rsidRPr="00D04D98" w:rsidRDefault="008C252D" w:rsidP="00340220">
      <w:pPr>
        <w:rPr>
          <w:sz w:val="24"/>
          <w:szCs w:val="24"/>
          <w:lang w:val="da-DK"/>
        </w:rPr>
      </w:pPr>
    </w:p>
    <w:p w14:paraId="646CFA1C" w14:textId="44B1FDC1" w:rsidR="00570500" w:rsidRPr="00D04D98" w:rsidRDefault="008C252D" w:rsidP="0057050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Fredag</w:t>
      </w:r>
    </w:p>
    <w:p w14:paraId="7A66441B" w14:textId="5BF00CA9" w:rsidR="00570500" w:rsidRPr="00D04D98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Eventuelle ting der måtte være tilsidesat i ugens løb</w:t>
      </w:r>
    </w:p>
    <w:p w14:paraId="0352E24B" w14:textId="10F042C5" w:rsidR="00570500" w:rsidRPr="00D04D98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Gennemtest af siden</w:t>
      </w:r>
    </w:p>
    <w:p w14:paraId="27B62A75" w14:textId="2322A64F" w:rsidR="00570500" w:rsidRPr="00D04D98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Øve fremlæggelse </w:t>
      </w:r>
    </w:p>
    <w:p w14:paraId="58C8472D" w14:textId="30ACD585" w:rsidR="00570500" w:rsidRPr="00D04D98" w:rsidRDefault="00570500" w:rsidP="00570500">
      <w:pPr>
        <w:pStyle w:val="ListParagraph"/>
        <w:numPr>
          <w:ilvl w:val="0"/>
          <w:numId w:val="10"/>
        </w:num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Gennemtest igen</w:t>
      </w:r>
    </w:p>
    <w:p w14:paraId="15081B12" w14:textId="2784D7B8" w:rsidR="00570500" w:rsidRPr="00D04D98" w:rsidRDefault="00570500" w:rsidP="0034022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 xml:space="preserve">Med denne planlægning for projektet har der været nogenlunde ligeligt fordelt tid til de forskellige dele, for at  nå rundt om projektbeksrivelsen så meget så muligt. </w:t>
      </w:r>
    </w:p>
    <w:p w14:paraId="78EF3863" w14:textId="77777777" w:rsidR="00BF2147" w:rsidRPr="00BF2147" w:rsidRDefault="00BF2147" w:rsidP="00340220">
      <w:pPr>
        <w:rPr>
          <w:sz w:val="24"/>
          <w:szCs w:val="24"/>
          <w:lang w:val="da-DK"/>
        </w:rPr>
      </w:pPr>
    </w:p>
    <w:p w14:paraId="407048C5" w14:textId="31C8D49C" w:rsidR="00C813DD" w:rsidRPr="009846B4" w:rsidRDefault="00340220" w:rsidP="00C813DD">
      <w:pPr>
        <w:rPr>
          <w:i/>
          <w:iCs/>
          <w:sz w:val="28"/>
          <w:szCs w:val="28"/>
          <w:lang w:val="da-DK"/>
        </w:rPr>
      </w:pPr>
      <w:r w:rsidRPr="009846B4">
        <w:rPr>
          <w:i/>
          <w:iCs/>
          <w:sz w:val="28"/>
          <w:szCs w:val="28"/>
        </w:rPr>
        <w:t>Målgruppe</w:t>
      </w:r>
      <w:r w:rsidR="009846B4">
        <w:rPr>
          <w:i/>
          <w:iCs/>
          <w:sz w:val="28"/>
          <w:szCs w:val="28"/>
          <w:lang w:val="da-DK"/>
        </w:rPr>
        <w:t>:</w:t>
      </w:r>
    </w:p>
    <w:p w14:paraId="0EB5E19B" w14:textId="355EB015" w:rsidR="00BF2147" w:rsidRDefault="00570500" w:rsidP="00BF2147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For målgruppen til dette projekt har jeg valgt </w:t>
      </w:r>
      <w:r w:rsidR="00340220" w:rsidRPr="00373BE3">
        <w:rPr>
          <w:sz w:val="24"/>
          <w:szCs w:val="24"/>
          <w:lang w:val="da-DK"/>
        </w:rPr>
        <w:t>Casual Gamers</w:t>
      </w:r>
      <w:r w:rsidR="00BF2147">
        <w:rPr>
          <w:sz w:val="24"/>
          <w:szCs w:val="24"/>
          <w:lang w:val="da-DK"/>
        </w:rPr>
        <w:t>.</w:t>
      </w:r>
      <w:r>
        <w:rPr>
          <w:sz w:val="24"/>
          <w:szCs w:val="24"/>
          <w:lang w:val="da-DK"/>
        </w:rPr>
        <w:t xml:space="preserve"> </w:t>
      </w:r>
    </w:p>
    <w:p w14:paraId="7FBB0DE7" w14:textId="4986F4A2" w:rsidR="00BF2147" w:rsidRPr="00BF2147" w:rsidRDefault="00BF2147" w:rsidP="00BF2147">
      <w:pPr>
        <w:rPr>
          <w:rFonts w:cstheme="minorHAnsi"/>
          <w:sz w:val="24"/>
          <w:szCs w:val="24"/>
        </w:rPr>
      </w:pPr>
      <w:r w:rsidRPr="00BF2147">
        <w:rPr>
          <w:rFonts w:cstheme="minorHAnsi"/>
          <w:sz w:val="24"/>
          <w:szCs w:val="24"/>
          <w:lang w:val="da-DK"/>
        </w:rPr>
        <w:t>Casual gamere nyder ofte korte spil, hvilket gør dem ideelle til</w:t>
      </w:r>
      <w:r>
        <w:rPr>
          <w:rFonts w:cstheme="minorHAnsi"/>
          <w:sz w:val="24"/>
          <w:szCs w:val="24"/>
          <w:lang w:val="da-DK"/>
        </w:rPr>
        <w:t xml:space="preserve"> spil der kan bruges som</w:t>
      </w:r>
      <w:r w:rsidRPr="00BF2147">
        <w:rPr>
          <w:rFonts w:cstheme="minorHAnsi"/>
          <w:sz w:val="24"/>
          <w:szCs w:val="24"/>
          <w:lang w:val="da-DK"/>
        </w:rPr>
        <w:t xml:space="preserve"> hurtige pauser eller afslappet tidsfordriv. Deres primære mål, når de spiller spil, er rekreation og underholdning</w:t>
      </w:r>
      <w:r>
        <w:rPr>
          <w:rFonts w:cstheme="minorHAnsi"/>
          <w:sz w:val="24"/>
          <w:szCs w:val="24"/>
          <w:lang w:val="da-DK"/>
        </w:rPr>
        <w:t xml:space="preserve"> fra spillet</w:t>
      </w:r>
      <w:r w:rsidRPr="00BF2147">
        <w:rPr>
          <w:rFonts w:cstheme="minorHAnsi"/>
          <w:sz w:val="24"/>
          <w:szCs w:val="24"/>
          <w:lang w:val="da-DK"/>
        </w:rPr>
        <w:t>,</w:t>
      </w:r>
      <w:r>
        <w:rPr>
          <w:rFonts w:cstheme="minorHAnsi"/>
          <w:sz w:val="24"/>
          <w:szCs w:val="24"/>
          <w:lang w:val="da-DK"/>
        </w:rPr>
        <w:t xml:space="preserve"> mere</w:t>
      </w:r>
      <w:r w:rsidRPr="00BF2147">
        <w:rPr>
          <w:rFonts w:cstheme="minorHAnsi"/>
          <w:sz w:val="24"/>
          <w:szCs w:val="24"/>
          <w:lang w:val="da-DK"/>
        </w:rPr>
        <w:t xml:space="preserve"> end </w:t>
      </w:r>
      <w:r>
        <w:rPr>
          <w:rFonts w:cstheme="minorHAnsi"/>
          <w:sz w:val="24"/>
          <w:szCs w:val="24"/>
          <w:lang w:val="da-DK"/>
        </w:rPr>
        <w:t xml:space="preserve">det er </w:t>
      </w:r>
      <w:r w:rsidRPr="00BF2147">
        <w:rPr>
          <w:rFonts w:cstheme="minorHAnsi"/>
          <w:sz w:val="24"/>
          <w:szCs w:val="24"/>
          <w:lang w:val="da-DK"/>
        </w:rPr>
        <w:t xml:space="preserve">intens konkurrence eller præstation. </w:t>
      </w:r>
      <w:r>
        <w:rPr>
          <w:rFonts w:cstheme="minorHAnsi"/>
          <w:sz w:val="24"/>
          <w:szCs w:val="24"/>
          <w:lang w:val="da-DK"/>
        </w:rPr>
        <w:t>Casual</w:t>
      </w:r>
      <w:r w:rsidRPr="00BF2147">
        <w:rPr>
          <w:rFonts w:cstheme="minorHAnsi"/>
          <w:sz w:val="24"/>
          <w:szCs w:val="24"/>
          <w:lang w:val="da-DK"/>
        </w:rPr>
        <w:t xml:space="preserve"> spillere sætter pris på spil </w:t>
      </w:r>
      <w:r>
        <w:rPr>
          <w:rFonts w:cstheme="minorHAnsi"/>
          <w:sz w:val="24"/>
          <w:szCs w:val="24"/>
          <w:lang w:val="da-DK"/>
        </w:rPr>
        <w:t xml:space="preserve">hvor tingene ikke bliver for komplekse og der er enkelte komponenter og mekanik bageved så det </w:t>
      </w:r>
      <w:r w:rsidRPr="00BF2147">
        <w:rPr>
          <w:rFonts w:cstheme="minorHAnsi"/>
          <w:sz w:val="24"/>
          <w:szCs w:val="24"/>
          <w:lang w:val="da-DK"/>
        </w:rPr>
        <w:t>let kan forstås af spillere på alle niveauer</w:t>
      </w:r>
      <w:r w:rsidR="00082836">
        <w:rPr>
          <w:rFonts w:cstheme="minorHAnsi"/>
          <w:sz w:val="24"/>
          <w:szCs w:val="24"/>
          <w:lang w:val="da-DK"/>
        </w:rPr>
        <w:fldChar w:fldCharType="begin"/>
      </w:r>
      <w:r w:rsidR="00082836">
        <w:rPr>
          <w:rFonts w:cstheme="minorHAnsi"/>
          <w:sz w:val="24"/>
          <w:szCs w:val="24"/>
          <w:lang w:val="da-DK"/>
        </w:rPr>
        <w:instrText xml:space="preserve"> ADDIN ZOTERO_ITEM CSL_CITATION {"citationID":"UJiWqb6a","properties":{"formattedCitation":"(Eng n.d.)","plainCitation":"(Eng n.d.)","noteIndex":0},"citationItems":[{"id":85,"uris":["http://zotero.org/users/local/nidS5YXU/items/YZ65IJ62"],"itemData":{"id":85,"type":"webpage","title":"Who are Casual Players?","URL":"https://www.linkedin.com/pulse/who-casual-players-dave-eng","author":[{"family":"Eng","given":"Dave"}],"accessed":{"date-parts":[["2023",10,5]]}}}],"schema":"https://github.com/citation-style-language/schema/raw/master/csl-citation.json"} </w:instrText>
      </w:r>
      <w:r w:rsidR="00082836">
        <w:rPr>
          <w:rFonts w:cstheme="minorHAnsi"/>
          <w:sz w:val="24"/>
          <w:szCs w:val="24"/>
          <w:lang w:val="da-DK"/>
        </w:rPr>
        <w:fldChar w:fldCharType="separate"/>
      </w:r>
      <w:r w:rsidR="00082836" w:rsidRPr="00082836">
        <w:rPr>
          <w:rFonts w:ascii="Calibri" w:hAnsi="Calibri" w:cs="Calibri"/>
          <w:sz w:val="24"/>
        </w:rPr>
        <w:t>(Eng n.d.)</w:t>
      </w:r>
      <w:r w:rsidR="00082836">
        <w:rPr>
          <w:rFonts w:cstheme="minorHAnsi"/>
          <w:sz w:val="24"/>
          <w:szCs w:val="24"/>
          <w:lang w:val="da-DK"/>
        </w:rPr>
        <w:fldChar w:fldCharType="end"/>
      </w:r>
      <w:r w:rsidRPr="00BF2147">
        <w:rPr>
          <w:rFonts w:cstheme="minorHAnsi"/>
          <w:sz w:val="24"/>
          <w:szCs w:val="24"/>
          <w:lang w:val="da-DK"/>
        </w:rPr>
        <w:t>.</w:t>
      </w:r>
    </w:p>
    <w:p w14:paraId="5B48BADC" w14:textId="5B74C3F4" w:rsidR="00373BE3" w:rsidRPr="00BF2147" w:rsidRDefault="00BF2147" w:rsidP="00BF2147">
      <w:pPr>
        <w:pStyle w:val="ListParagraph"/>
        <w:numPr>
          <w:ilvl w:val="0"/>
          <w:numId w:val="13"/>
        </w:numPr>
        <w:rPr>
          <w:sz w:val="24"/>
          <w:szCs w:val="24"/>
        </w:rPr>
      </w:pPr>
      <w:r>
        <w:rPr>
          <w:sz w:val="24"/>
          <w:szCs w:val="24"/>
          <w:lang w:val="da-DK"/>
        </w:rPr>
        <w:t xml:space="preserve"> </w:t>
      </w:r>
      <w:r w:rsidR="00340220" w:rsidRPr="00BF2147">
        <w:rPr>
          <w:sz w:val="24"/>
          <w:szCs w:val="24"/>
          <w:lang w:val="da-DK"/>
        </w:rPr>
        <w:t xml:space="preserve">Alder 18-45 </w:t>
      </w:r>
      <w:r w:rsidR="00C813DD" w:rsidRPr="00BF2147">
        <w:rPr>
          <w:sz w:val="24"/>
          <w:szCs w:val="24"/>
          <w:lang w:val="da-DK"/>
        </w:rPr>
        <w:t>år</w:t>
      </w:r>
    </w:p>
    <w:p w14:paraId="7F74D9AD" w14:textId="77777777" w:rsidR="00373BE3" w:rsidRPr="00373BE3" w:rsidRDefault="002607DC" w:rsidP="00CD4D13">
      <w:pPr>
        <w:pStyle w:val="ListParagraph"/>
        <w:numPr>
          <w:ilvl w:val="0"/>
          <w:numId w:val="4"/>
        </w:numPr>
        <w:rPr>
          <w:sz w:val="24"/>
          <w:szCs w:val="24"/>
        </w:rPr>
      </w:pP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 xml:space="preserve">Casual gamere tager ikke spil for seriøst, men nyder stadig at spille det for sjov. </w:t>
      </w:r>
    </w:p>
    <w:p w14:paraId="4DA6866E" w14:textId="77777777" w:rsidR="00373BE3" w:rsidRPr="00373BE3" w:rsidRDefault="002607DC" w:rsidP="00373BE3">
      <w:pPr>
        <w:pStyle w:val="ListParagraph"/>
        <w:numPr>
          <w:ilvl w:val="0"/>
          <w:numId w:val="4"/>
        </w:numPr>
        <w:rPr>
          <w:sz w:val="24"/>
          <w:szCs w:val="24"/>
        </w:rPr>
      </w:pP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>Disse spillere vælger normalt mere simple spil, der kræver mindre tidsforpligtelse end deres hardcore modparter.</w:t>
      </w:r>
    </w:p>
    <w:p w14:paraId="2D020446" w14:textId="724B4BC4" w:rsidR="002607DC" w:rsidRPr="00BF2147" w:rsidRDefault="00C813DD" w:rsidP="00373BE3">
      <w:pPr>
        <w:pStyle w:val="ListParagraph"/>
        <w:numPr>
          <w:ilvl w:val="0"/>
          <w:numId w:val="4"/>
        </w:numPr>
        <w:rPr>
          <w:sz w:val="24"/>
          <w:szCs w:val="24"/>
        </w:rPr>
      </w:pP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>S</w:t>
      </w:r>
      <w:r w:rsidR="002607DC"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>piller på konsolsystemer som Nintendo Switch og pc-baserede spil</w:t>
      </w:r>
      <w:r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 xml:space="preserve"> og mobile  enheder</w:t>
      </w:r>
      <w:r w:rsidR="002607DC" w:rsidRPr="00373BE3">
        <w:rPr>
          <w:rFonts w:eastAsia="Times New Roman" w:cstheme="minorHAnsi"/>
          <w:kern w:val="0"/>
          <w:sz w:val="24"/>
          <w:szCs w:val="24"/>
          <w:lang w:val="da-DK"/>
          <w14:ligatures w14:val="none"/>
        </w:rPr>
        <w:t xml:space="preserve">. </w:t>
      </w:r>
    </w:p>
    <w:p w14:paraId="0D18EC0B" w14:textId="42F05A6A" w:rsidR="00340220" w:rsidRDefault="00BF2147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 xml:space="preserve">Derfor er det vigtigt at Hangman spillet forbliver i sin enkelthed og ikke bliver for kompleks eller krævende for brugeren, men at de i sin simple version kan nyde en pause eller tidsfordriv med spillet.  </w:t>
      </w:r>
    </w:p>
    <w:p w14:paraId="46BD7E0C" w14:textId="629CE5D4" w:rsidR="00D8117B" w:rsidRDefault="00D8117B" w:rsidP="00340220">
      <w:pPr>
        <w:rPr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Ud fra målgruppen er fokusset lagt på personaen Anna som er en travlt studerene</w:t>
      </w:r>
      <w:r w:rsidR="00BA5D2A">
        <w:rPr>
          <w:sz w:val="24"/>
          <w:szCs w:val="24"/>
          <w:lang w:val="da-DK"/>
        </w:rPr>
        <w:t xml:space="preserve"> og der er lavet et porto persona da der i dette projekt ikke er nogen dybdegående kvalitative eller kvantitive undersøgelser der kan underbygge vores antagelser</w:t>
      </w:r>
      <w:r w:rsidR="00082836">
        <w:rPr>
          <w:sz w:val="24"/>
          <w:szCs w:val="24"/>
          <w:lang w:val="da-DK"/>
        </w:rPr>
        <w:t xml:space="preserve"> </w:t>
      </w:r>
      <w:r w:rsidR="00082836">
        <w:rPr>
          <w:sz w:val="24"/>
          <w:szCs w:val="24"/>
          <w:lang w:val="da-DK"/>
        </w:rPr>
        <w:fldChar w:fldCharType="begin"/>
      </w:r>
      <w:r w:rsidR="00082836">
        <w:rPr>
          <w:sz w:val="24"/>
          <w:szCs w:val="24"/>
          <w:lang w:val="da-DK"/>
        </w:rPr>
        <w:instrText xml:space="preserve"> ADDIN ZOTERO_ITEM CSL_CITATION {"citationID":"zS9Kztb5","properties":{"formattedCitation":"(Bruton n.d.)","plainCitation":"(Bruton n.d.)","noteIndex":0},"citationItems":[{"id":87,"uris":["http://zotero.org/users/local/nidS5YXU/items/YRM4PRM5"],"itemData":{"id":87,"type":"webpage","title":"What are UX personas and what are they used for? - UX Design Institute","URL":"https://www.uxdesigninstitute.com/blog/what-are-ux-personas/","author":[{"family":"Bruton","given":"Louise"}],"accessed":{"date-parts":[["2023",10,5]]}}}],"schema":"https://github.com/citation-style-language/schema/raw/master/csl-citation.json"} </w:instrText>
      </w:r>
      <w:r w:rsidR="00082836">
        <w:rPr>
          <w:sz w:val="24"/>
          <w:szCs w:val="24"/>
          <w:lang w:val="da-DK"/>
        </w:rPr>
        <w:fldChar w:fldCharType="separate"/>
      </w:r>
      <w:r w:rsidR="00082836" w:rsidRPr="00082836">
        <w:rPr>
          <w:rFonts w:ascii="Calibri" w:hAnsi="Calibri" w:cs="Calibri"/>
          <w:sz w:val="24"/>
        </w:rPr>
        <w:t>(Bruton n.d.)</w:t>
      </w:r>
      <w:r w:rsidR="00082836">
        <w:rPr>
          <w:sz w:val="24"/>
          <w:szCs w:val="24"/>
          <w:lang w:val="da-DK"/>
        </w:rPr>
        <w:fldChar w:fldCharType="end"/>
      </w:r>
      <w:r w:rsidR="00BA5D2A">
        <w:rPr>
          <w:sz w:val="24"/>
          <w:szCs w:val="24"/>
          <w:lang w:val="da-DK"/>
        </w:rPr>
        <w:t xml:space="preserve">. </w:t>
      </w:r>
      <w:r>
        <w:rPr>
          <w:sz w:val="24"/>
          <w:szCs w:val="24"/>
          <w:lang w:val="da-DK"/>
        </w:rPr>
        <w:t>(Se bilag)</w:t>
      </w:r>
    </w:p>
    <w:p w14:paraId="5D9E54E5" w14:textId="53E8614A" w:rsidR="00BF2147" w:rsidRPr="00BA5D2A" w:rsidRDefault="00BF2147" w:rsidP="00340220">
      <w:pPr>
        <w:rPr>
          <w:sz w:val="24"/>
          <w:szCs w:val="24"/>
          <w:lang w:val="da-DK"/>
        </w:rPr>
      </w:pPr>
    </w:p>
    <w:p w14:paraId="254BDC95" w14:textId="6B106486" w:rsidR="00340220" w:rsidRPr="00BF2147" w:rsidRDefault="00340220" w:rsidP="009846B4">
      <w:pPr>
        <w:rPr>
          <w:i/>
          <w:iCs/>
          <w:sz w:val="28"/>
          <w:szCs w:val="28"/>
        </w:rPr>
      </w:pPr>
      <w:r w:rsidRPr="00BF2147">
        <w:rPr>
          <w:i/>
          <w:iCs/>
          <w:sz w:val="28"/>
          <w:szCs w:val="28"/>
        </w:rPr>
        <w:t>Tekniske krav</w:t>
      </w:r>
    </w:p>
    <w:p w14:paraId="65C7F434" w14:textId="22FF8060" w:rsidR="00BF2147" w:rsidRDefault="00BF2147" w:rsidP="009846B4">
      <w:pPr>
        <w:rPr>
          <w:i/>
          <w:iCs/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For at sikre projektet funktionalitet lever op til det ønskede produkt er der opsat tekniske krav som skal overholdes.</w:t>
      </w:r>
      <w:r>
        <w:rPr>
          <w:i/>
          <w:iCs/>
          <w:sz w:val="24"/>
          <w:szCs w:val="24"/>
          <w:lang w:val="da-DK"/>
        </w:rPr>
        <w:t xml:space="preserve"> </w:t>
      </w:r>
    </w:p>
    <w:p w14:paraId="6CEF7818" w14:textId="660753A2" w:rsidR="00E75160" w:rsidRPr="00E75160" w:rsidRDefault="00E75160" w:rsidP="00E75160">
      <w:pPr>
        <w:pStyle w:val="ListParagraph"/>
        <w:numPr>
          <w:ilvl w:val="0"/>
          <w:numId w:val="14"/>
        </w:numPr>
        <w:rPr>
          <w:i/>
          <w:iCs/>
          <w:sz w:val="24"/>
          <w:szCs w:val="24"/>
          <w:lang w:val="da-DK"/>
        </w:rPr>
      </w:pPr>
      <w:r>
        <w:rPr>
          <w:sz w:val="24"/>
          <w:szCs w:val="24"/>
          <w:lang w:val="da-DK"/>
        </w:rPr>
        <w:t>Nødvendige variabler til de tilhørende funktioner</w:t>
      </w:r>
    </w:p>
    <w:p w14:paraId="7E7DF44D" w14:textId="40D31F04" w:rsidR="00373BE3" w:rsidRPr="00373BE3" w:rsidRDefault="009846B4" w:rsidP="00373BE3">
      <w:pPr>
        <w:pStyle w:val="ListParagraph"/>
        <w:numPr>
          <w:ilvl w:val="0"/>
          <w:numId w:val="1"/>
        </w:numPr>
        <w:rPr>
          <w:sz w:val="28"/>
          <w:szCs w:val="28"/>
          <w:lang w:val="da-DK"/>
        </w:rPr>
      </w:pPr>
      <w:r w:rsidRPr="00373BE3">
        <w:rPr>
          <w:sz w:val="24"/>
          <w:szCs w:val="24"/>
        </w:rPr>
        <w:lastRenderedPageBreak/>
        <w:t>Spillet</w:t>
      </w:r>
      <w:r w:rsidRPr="00373BE3">
        <w:rPr>
          <w:sz w:val="24"/>
          <w:szCs w:val="24"/>
          <w:lang w:val="da-DK"/>
        </w:rPr>
        <w:t xml:space="preserve"> skal</w:t>
      </w:r>
      <w:r w:rsidRPr="00373BE3">
        <w:rPr>
          <w:sz w:val="24"/>
          <w:szCs w:val="24"/>
        </w:rPr>
        <w:t xml:space="preserve"> implementeres som enkelt-personsspil hvor programmet vælger et tilfældigt ord fra en liste</w:t>
      </w:r>
      <w:r w:rsidR="00BF2147">
        <w:rPr>
          <w:sz w:val="24"/>
          <w:szCs w:val="24"/>
          <w:lang w:val="da-DK"/>
        </w:rPr>
        <w:t xml:space="preserve"> (array)</w:t>
      </w:r>
      <w:r w:rsidRPr="00373BE3">
        <w:rPr>
          <w:sz w:val="24"/>
          <w:szCs w:val="24"/>
        </w:rPr>
        <w:t>.</w:t>
      </w:r>
    </w:p>
    <w:p w14:paraId="10D61FC6" w14:textId="687C7A21" w:rsidR="00373BE3" w:rsidRPr="00373BE3" w:rsidRDefault="00E75160" w:rsidP="00373BE3">
      <w:pPr>
        <w:pStyle w:val="ListParagraph"/>
        <w:numPr>
          <w:ilvl w:val="0"/>
          <w:numId w:val="1"/>
        </w:numPr>
        <w:rPr>
          <w:sz w:val="28"/>
          <w:szCs w:val="28"/>
          <w:lang w:val="da-DK"/>
        </w:rPr>
      </w:pPr>
      <w:r>
        <w:rPr>
          <w:sz w:val="24"/>
          <w:szCs w:val="24"/>
          <w:lang w:val="da-DK"/>
        </w:rPr>
        <w:t>Brugerens</w:t>
      </w:r>
      <w:r w:rsidR="009846B4" w:rsidRPr="00373BE3">
        <w:rPr>
          <w:sz w:val="24"/>
          <w:szCs w:val="24"/>
        </w:rPr>
        <w:t xml:space="preserve"> score</w:t>
      </w:r>
      <w:r>
        <w:rPr>
          <w:sz w:val="24"/>
          <w:szCs w:val="24"/>
          <w:lang w:val="da-DK"/>
        </w:rPr>
        <w:t xml:space="preserve"> vises efter </w:t>
      </w:r>
      <w:r w:rsidR="009846B4" w:rsidRPr="00373BE3">
        <w:rPr>
          <w:sz w:val="24"/>
          <w:szCs w:val="24"/>
        </w:rPr>
        <w:t>hvor mange gæt der blev brugt for at finde ordet og hvor mange forkerte gæt der blev brugt.</w:t>
      </w:r>
    </w:p>
    <w:p w14:paraId="4382A3F9" w14:textId="6385D089" w:rsidR="00373BE3" w:rsidRPr="00E75160" w:rsidRDefault="00C813DD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 w:rsidRPr="00E75160">
        <w:rPr>
          <w:sz w:val="24"/>
          <w:szCs w:val="24"/>
        </w:rPr>
        <w:t>Spillet skal udvikles i HTML5, CSS samt JavaScirpt</w:t>
      </w:r>
      <w:r w:rsidR="00E75160">
        <w:rPr>
          <w:sz w:val="24"/>
          <w:szCs w:val="24"/>
          <w:lang w:val="da-DK"/>
        </w:rPr>
        <w:t xml:space="preserve"> og oploades til </w:t>
      </w:r>
      <w:r w:rsidR="00E75160">
        <w:t>Github repository</w:t>
      </w:r>
      <w:r w:rsidRPr="00E75160">
        <w:rPr>
          <w:sz w:val="24"/>
          <w:szCs w:val="24"/>
        </w:rPr>
        <w:t>.</w:t>
      </w:r>
    </w:p>
    <w:p w14:paraId="40FF95E9" w14:textId="2F004AA4" w:rsidR="00E75160" w:rsidRPr="00E75160" w:rsidRDefault="00E75160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 xml:space="preserve">En funktion til at genere et tastatur layout brugeren kan indtaste et gæt med </w:t>
      </w:r>
    </w:p>
    <w:p w14:paraId="7A4BE52C" w14:textId="6DFC7A02" w:rsidR="00E75160" w:rsidRPr="00E75160" w:rsidRDefault="00E75160" w:rsidP="00E7516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>F</w:t>
      </w:r>
      <w:r w:rsidRPr="00E75160">
        <w:rPr>
          <w:sz w:val="24"/>
          <w:szCs w:val="24"/>
        </w:rPr>
        <w:t>unktion</w:t>
      </w:r>
      <w:r>
        <w:rPr>
          <w:sz w:val="24"/>
          <w:szCs w:val="24"/>
          <w:lang w:val="da-DK"/>
        </w:rPr>
        <w:t>er</w:t>
      </w:r>
      <w:r w:rsidRPr="00E75160">
        <w:rPr>
          <w:sz w:val="24"/>
          <w:szCs w:val="24"/>
        </w:rPr>
        <w:t xml:space="preserve"> til at tælle antallet af korrekte og forkerte gæt</w:t>
      </w:r>
      <w:r>
        <w:rPr>
          <w:sz w:val="24"/>
          <w:szCs w:val="24"/>
          <w:lang w:val="da-DK"/>
        </w:rPr>
        <w:t xml:space="preserve"> og vise dem til brugeren og håndtere spillet generelt</w:t>
      </w:r>
      <w:r w:rsidRPr="00E75160">
        <w:rPr>
          <w:sz w:val="24"/>
          <w:szCs w:val="24"/>
        </w:rPr>
        <w:t>.</w:t>
      </w:r>
    </w:p>
    <w:p w14:paraId="16CFDC2E" w14:textId="734D878E" w:rsidR="00E75160" w:rsidRPr="00E75160" w:rsidRDefault="00E75160" w:rsidP="00E7516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 xml:space="preserve">En funktion der gradvist viser billedet af hangman hvis der svares forkert </w:t>
      </w:r>
    </w:p>
    <w:p w14:paraId="1B2B8148" w14:textId="5C804C65" w:rsidR="00373BE3" w:rsidRPr="00E75160" w:rsidRDefault="00C813DD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 w:rsidRPr="00E75160">
        <w:rPr>
          <w:sz w:val="24"/>
          <w:szCs w:val="24"/>
        </w:rPr>
        <w:t xml:space="preserve">Det skal være muligt for brugerene at indtaste et bogstav per </w:t>
      </w:r>
      <w:r w:rsidR="00E75160">
        <w:rPr>
          <w:sz w:val="24"/>
          <w:szCs w:val="24"/>
          <w:lang w:val="da-DK"/>
        </w:rPr>
        <w:t>gæt</w:t>
      </w:r>
      <w:r w:rsidRPr="00E75160">
        <w:rPr>
          <w:sz w:val="24"/>
          <w:szCs w:val="24"/>
        </w:rPr>
        <w:t>.</w:t>
      </w:r>
    </w:p>
    <w:p w14:paraId="758E5BE3" w14:textId="77777777" w:rsidR="00E75160" w:rsidRPr="00E75160" w:rsidRDefault="00C813DD" w:rsidP="00373BE3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 w:rsidRPr="00E75160">
        <w:rPr>
          <w:sz w:val="24"/>
          <w:szCs w:val="24"/>
        </w:rPr>
        <w:t>Spillet skal gemme og vise den seneste og bedste score i local storage (Cookies).</w:t>
      </w:r>
    </w:p>
    <w:p w14:paraId="64804033" w14:textId="41791DC2" w:rsidR="00340220" w:rsidRPr="00E75160" w:rsidRDefault="00E75160" w:rsidP="0034022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>En reset funktion der starter spillet forfra</w:t>
      </w:r>
    </w:p>
    <w:p w14:paraId="2A159C7E" w14:textId="11972FD8" w:rsidR="00E75160" w:rsidRPr="00E75160" w:rsidRDefault="00E75160" w:rsidP="00E75160">
      <w:pPr>
        <w:pStyle w:val="ListParagraph"/>
        <w:numPr>
          <w:ilvl w:val="0"/>
          <w:numId w:val="1"/>
        </w:numPr>
        <w:rPr>
          <w:sz w:val="32"/>
          <w:szCs w:val="32"/>
          <w:lang w:val="da-DK"/>
        </w:rPr>
      </w:pPr>
      <w:r>
        <w:rPr>
          <w:sz w:val="24"/>
          <w:szCs w:val="24"/>
          <w:lang w:val="da-DK"/>
        </w:rPr>
        <w:t>Funktion der gør tekststørrelsen større og mindre</w:t>
      </w:r>
    </w:p>
    <w:p w14:paraId="122AA057" w14:textId="77777777" w:rsidR="00E75160" w:rsidRPr="00E75160" w:rsidRDefault="00E75160" w:rsidP="00E75160">
      <w:pPr>
        <w:rPr>
          <w:sz w:val="32"/>
          <w:szCs w:val="32"/>
          <w:lang w:val="da-DK"/>
        </w:rPr>
      </w:pPr>
    </w:p>
    <w:p w14:paraId="5AC0093D" w14:textId="2C95BAC4" w:rsidR="00340220" w:rsidRDefault="00340220" w:rsidP="00E75160">
      <w:pPr>
        <w:rPr>
          <w:i/>
          <w:iCs/>
          <w:sz w:val="28"/>
          <w:szCs w:val="28"/>
        </w:rPr>
      </w:pPr>
      <w:r w:rsidRPr="00E75160">
        <w:rPr>
          <w:i/>
          <w:iCs/>
          <w:sz w:val="28"/>
          <w:szCs w:val="28"/>
        </w:rPr>
        <w:t>Indholdskrav</w:t>
      </w:r>
    </w:p>
    <w:p w14:paraId="78B52131" w14:textId="2A0D8C86" w:rsidR="00AC30B4" w:rsidRPr="00D04D98" w:rsidRDefault="00E75160" w:rsidP="00AC30B4">
      <w:pPr>
        <w:pStyle w:val="ListParagraph"/>
        <w:numPr>
          <w:ilvl w:val="0"/>
          <w:numId w:val="16"/>
        </w:numPr>
        <w:rPr>
          <w:sz w:val="28"/>
          <w:szCs w:val="28"/>
        </w:rPr>
      </w:pPr>
      <w:r w:rsidRPr="00D04D98">
        <w:rPr>
          <w:sz w:val="24"/>
          <w:szCs w:val="24"/>
          <w:lang w:val="da-DK"/>
        </w:rPr>
        <w:t>S</w:t>
      </w:r>
      <w:r w:rsidR="00C813DD" w:rsidRPr="00D04D98">
        <w:rPr>
          <w:sz w:val="24"/>
          <w:szCs w:val="24"/>
        </w:rPr>
        <w:t>pillet s</w:t>
      </w:r>
      <w:r w:rsidRPr="00D04D98">
        <w:rPr>
          <w:sz w:val="24"/>
          <w:szCs w:val="24"/>
          <w:lang w:val="da-DK"/>
        </w:rPr>
        <w:t>kal gøre regler eller instruktioner tydelige for brugeren så selv ikke erfarene brugere kan komme til at spille</w:t>
      </w:r>
    </w:p>
    <w:p w14:paraId="45F99473" w14:textId="77777777" w:rsidR="00E75160" w:rsidRPr="00D04D98" w:rsidRDefault="00C813DD" w:rsidP="00E75160">
      <w:pPr>
        <w:pStyle w:val="ListParagraph"/>
        <w:numPr>
          <w:ilvl w:val="0"/>
          <w:numId w:val="16"/>
        </w:numPr>
        <w:rPr>
          <w:sz w:val="28"/>
          <w:szCs w:val="28"/>
        </w:rPr>
      </w:pPr>
      <w:r w:rsidRPr="00D04D98">
        <w:rPr>
          <w:sz w:val="24"/>
          <w:szCs w:val="24"/>
        </w:rPr>
        <w:t>En virsuel “Hangman” der gradvist bliver vist mere når brugeren svare forkert</w:t>
      </w:r>
    </w:p>
    <w:p w14:paraId="240F07A8" w14:textId="7C2CFB5C" w:rsidR="00D8117B" w:rsidRPr="00D04D98" w:rsidRDefault="00D8117B" w:rsidP="00E75160">
      <w:pPr>
        <w:pStyle w:val="ListParagraph"/>
        <w:numPr>
          <w:ilvl w:val="0"/>
          <w:numId w:val="16"/>
        </w:numPr>
        <w:rPr>
          <w:sz w:val="28"/>
          <w:szCs w:val="28"/>
        </w:rPr>
      </w:pPr>
      <w:r w:rsidRPr="00D04D98">
        <w:rPr>
          <w:sz w:val="24"/>
          <w:szCs w:val="24"/>
          <w:lang w:val="da-DK"/>
        </w:rPr>
        <w:t>En stiblet linje hvor ordet brugeren skal gætte indsættes</w:t>
      </w:r>
    </w:p>
    <w:p w14:paraId="13D97B29" w14:textId="249C5513" w:rsidR="00C813DD" w:rsidRPr="00D04D98" w:rsidRDefault="00E75160" w:rsidP="00E75160">
      <w:pPr>
        <w:pStyle w:val="ListParagraph"/>
        <w:numPr>
          <w:ilvl w:val="0"/>
          <w:numId w:val="16"/>
        </w:numPr>
        <w:rPr>
          <w:sz w:val="28"/>
          <w:szCs w:val="28"/>
        </w:rPr>
      </w:pPr>
      <w:r w:rsidRPr="00D04D98">
        <w:rPr>
          <w:sz w:val="24"/>
          <w:szCs w:val="24"/>
          <w:lang w:val="da-DK"/>
        </w:rPr>
        <w:t xml:space="preserve">Siden skal visualisere brugerens </w:t>
      </w:r>
      <w:r w:rsidR="00C813DD" w:rsidRPr="00D04D98">
        <w:rPr>
          <w:sz w:val="24"/>
          <w:szCs w:val="24"/>
        </w:rPr>
        <w:t xml:space="preserve">score af forkerte og rigtige gæt </w:t>
      </w:r>
      <w:r w:rsidRPr="00D04D98">
        <w:rPr>
          <w:sz w:val="24"/>
          <w:szCs w:val="24"/>
          <w:lang w:val="da-DK"/>
        </w:rPr>
        <w:t>løbende</w:t>
      </w:r>
      <w:r w:rsidR="00C813DD" w:rsidRPr="00D04D98">
        <w:rPr>
          <w:sz w:val="24"/>
          <w:szCs w:val="24"/>
        </w:rPr>
        <w:t>.</w:t>
      </w:r>
    </w:p>
    <w:p w14:paraId="4F8A75B7" w14:textId="64DF0D3C" w:rsidR="00E75160" w:rsidRPr="00D04D98" w:rsidRDefault="00E75160" w:rsidP="00E75160">
      <w:pPr>
        <w:pStyle w:val="ListParagraph"/>
        <w:numPr>
          <w:ilvl w:val="0"/>
          <w:numId w:val="16"/>
        </w:numPr>
        <w:rPr>
          <w:sz w:val="28"/>
          <w:szCs w:val="28"/>
        </w:rPr>
      </w:pPr>
      <w:r w:rsidRPr="00D04D98">
        <w:rPr>
          <w:sz w:val="24"/>
          <w:szCs w:val="24"/>
          <w:lang w:val="da-DK"/>
        </w:rPr>
        <w:t xml:space="preserve">Siden skal visualisere brugerens seneste og bedste </w:t>
      </w:r>
      <w:r w:rsidRPr="00D04D98">
        <w:rPr>
          <w:sz w:val="24"/>
          <w:szCs w:val="24"/>
        </w:rPr>
        <w:t>score</w:t>
      </w:r>
      <w:r w:rsidRPr="00D04D98">
        <w:rPr>
          <w:sz w:val="24"/>
          <w:szCs w:val="24"/>
          <w:lang w:val="da-DK"/>
        </w:rPr>
        <w:t xml:space="preserve"> hvor antal rigtige og forkerte svar er summen</w:t>
      </w:r>
      <w:r w:rsidRPr="00D04D98">
        <w:rPr>
          <w:sz w:val="24"/>
          <w:szCs w:val="24"/>
        </w:rPr>
        <w:t>.</w:t>
      </w:r>
    </w:p>
    <w:p w14:paraId="2E6911B7" w14:textId="6B17268D" w:rsidR="00340220" w:rsidRPr="00D04D98" w:rsidRDefault="00E75160" w:rsidP="00C533F7">
      <w:pPr>
        <w:pStyle w:val="ListParagraph"/>
        <w:numPr>
          <w:ilvl w:val="0"/>
          <w:numId w:val="16"/>
        </w:numPr>
        <w:rPr>
          <w:sz w:val="28"/>
          <w:szCs w:val="28"/>
        </w:rPr>
      </w:pPr>
      <w:r w:rsidRPr="00D04D98">
        <w:rPr>
          <w:sz w:val="24"/>
          <w:szCs w:val="24"/>
          <w:lang w:val="da-DK"/>
        </w:rPr>
        <w:t>Knapper til at starte nyt spil</w:t>
      </w:r>
      <w:r w:rsidR="00D8117B" w:rsidRPr="00D04D98">
        <w:rPr>
          <w:sz w:val="24"/>
          <w:szCs w:val="24"/>
          <w:lang w:val="da-DK"/>
        </w:rPr>
        <w:t>, gætte et bogstav og gøre tekststørrelsen større og mindre</w:t>
      </w:r>
    </w:p>
    <w:p w14:paraId="1C1D62EE" w14:textId="77777777" w:rsidR="00340220" w:rsidRPr="00340220" w:rsidRDefault="00340220" w:rsidP="00340220">
      <w:pPr>
        <w:rPr>
          <w:sz w:val="24"/>
          <w:szCs w:val="24"/>
        </w:rPr>
      </w:pPr>
    </w:p>
    <w:p w14:paraId="30303764" w14:textId="1E88A2CB" w:rsidR="00373BE3" w:rsidRDefault="00340220" w:rsidP="00373BE3">
      <w:pPr>
        <w:rPr>
          <w:i/>
          <w:iCs/>
          <w:sz w:val="28"/>
          <w:szCs w:val="28"/>
        </w:rPr>
      </w:pPr>
      <w:r w:rsidRPr="00373BE3">
        <w:rPr>
          <w:i/>
          <w:iCs/>
          <w:sz w:val="28"/>
          <w:szCs w:val="28"/>
        </w:rPr>
        <w:t>Tilgængeligheds retningslinjer</w:t>
      </w:r>
    </w:p>
    <w:p w14:paraId="6AB1D226" w14:textId="77777777" w:rsidR="00373BE3" w:rsidRPr="00D04D98" w:rsidRDefault="00373BE3" w:rsidP="00373BE3">
      <w:pPr>
        <w:rPr>
          <w:sz w:val="24"/>
          <w:szCs w:val="24"/>
        </w:rPr>
      </w:pPr>
      <w:r w:rsidRPr="00D04D98">
        <w:rPr>
          <w:sz w:val="24"/>
          <w:szCs w:val="24"/>
          <w:lang w:val="da-DK"/>
        </w:rPr>
        <w:t>I projektet er der taget udgangspunkt i specifikationskravet om at d</w:t>
      </w:r>
      <w:r w:rsidRPr="00D04D98">
        <w:rPr>
          <w:sz w:val="24"/>
          <w:szCs w:val="24"/>
        </w:rPr>
        <w:t>esign</w:t>
      </w:r>
      <w:r w:rsidRPr="00D04D98">
        <w:rPr>
          <w:sz w:val="24"/>
          <w:szCs w:val="24"/>
          <w:lang w:val="da-DK"/>
        </w:rPr>
        <w:t>e</w:t>
      </w:r>
      <w:r w:rsidRPr="00D04D98">
        <w:rPr>
          <w:sz w:val="24"/>
          <w:szCs w:val="24"/>
        </w:rPr>
        <w:t xml:space="preserve"> hjemmesiden med hensyn til tilgængelighed, så den kan bruges af personer med forskellige</w:t>
      </w:r>
      <w:r w:rsidRPr="00D04D98">
        <w:rPr>
          <w:sz w:val="24"/>
          <w:szCs w:val="24"/>
          <w:lang w:val="da-DK"/>
        </w:rPr>
        <w:t xml:space="preserve"> </w:t>
      </w:r>
      <w:r w:rsidRPr="00D04D98">
        <w:rPr>
          <w:sz w:val="24"/>
          <w:szCs w:val="24"/>
        </w:rPr>
        <w:t>fysiske og kognitive evner</w:t>
      </w:r>
      <w:r w:rsidRPr="00D04D98">
        <w:rPr>
          <w:sz w:val="24"/>
          <w:szCs w:val="24"/>
          <w:lang w:val="da-DK"/>
        </w:rPr>
        <w:t xml:space="preserve"> og sikre</w:t>
      </w:r>
      <w:r w:rsidRPr="00D04D98">
        <w:rPr>
          <w:sz w:val="24"/>
          <w:szCs w:val="24"/>
        </w:rPr>
        <w:t>, at farvekontraster og tekststørrelser er tilgængelige for alle brugere.</w:t>
      </w:r>
    </w:p>
    <w:p w14:paraId="277E8F6B" w14:textId="5253F163" w:rsidR="00E63FA0" w:rsidRPr="00D04D98" w:rsidRDefault="00373BE3" w:rsidP="00373BE3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t>Det første der er sirket er at farvekontrasterne lever op til WACG standarterne med AAA</w:t>
      </w:r>
      <w:r w:rsidR="00E63FA0" w:rsidRPr="00D04D98">
        <w:rPr>
          <w:sz w:val="24"/>
          <w:szCs w:val="24"/>
          <w:lang w:val="da-DK"/>
        </w:rPr>
        <w:t xml:space="preserve"> kriteriet som</w:t>
      </w:r>
      <w:r w:rsidRPr="00D04D98">
        <w:rPr>
          <w:sz w:val="24"/>
          <w:szCs w:val="24"/>
          <w:lang w:val="da-DK"/>
        </w:rPr>
        <w:t xml:space="preserve"> standard og en minimum ratio på 4.5:1</w:t>
      </w:r>
      <w:r w:rsidR="00082836" w:rsidRPr="00D04D98">
        <w:rPr>
          <w:sz w:val="24"/>
          <w:szCs w:val="24"/>
          <w:lang w:val="da-DK"/>
        </w:rPr>
        <w:t xml:space="preserve"> </w:t>
      </w:r>
      <w:r w:rsidR="00082836" w:rsidRPr="00D04D98">
        <w:rPr>
          <w:sz w:val="24"/>
          <w:szCs w:val="24"/>
          <w:lang w:val="da-DK"/>
        </w:rPr>
        <w:fldChar w:fldCharType="begin"/>
      </w:r>
      <w:r w:rsidR="00082836" w:rsidRPr="00D04D98">
        <w:rPr>
          <w:sz w:val="24"/>
          <w:szCs w:val="24"/>
          <w:lang w:val="da-DK"/>
        </w:rPr>
        <w:instrText xml:space="preserve"> ADDIN ZOTERO_ITEM CSL_CITATION {"citationID":"IY51bbX3","properties":{"formattedCitation":"({\\i{}WCAG 2 Overview | Web Accessibility Initiative (WAI) | W3C} n.d.)","plainCitation":"(WCAG 2 Overview | Web Accessibility Initiative (WAI) | W3C n.d.)","noteIndex":0},"citationItems":[{"id":89,"uris":["http://zotero.org/users/local/nidS5YXU/items/APW4HVE5"],"itemData":{"id":89,"type":"webpage","title":"WCAG 2 Overview | Web Accessibility Initiative (WAI) | W3C","URL":"https://www.w3.org/WAI/standards-guidelines/wcag/","accessed":{"date-parts":[["2023",10,5]]}}}],"schema":"https://github.com/citation-style-language/schema/raw/master/csl-citation.json"} </w:instrText>
      </w:r>
      <w:r w:rsidR="00082836" w:rsidRPr="00D04D98">
        <w:rPr>
          <w:sz w:val="24"/>
          <w:szCs w:val="24"/>
          <w:lang w:val="da-DK"/>
        </w:rPr>
        <w:fldChar w:fldCharType="separate"/>
      </w:r>
      <w:r w:rsidR="00082836" w:rsidRPr="00D04D98">
        <w:rPr>
          <w:rFonts w:ascii="Calibri" w:hAnsi="Calibri" w:cs="Calibri"/>
          <w:kern w:val="0"/>
          <w:sz w:val="24"/>
          <w:szCs w:val="28"/>
        </w:rPr>
        <w:t>(</w:t>
      </w:r>
      <w:r w:rsidR="00082836" w:rsidRPr="00D04D98">
        <w:rPr>
          <w:rFonts w:ascii="Calibri" w:hAnsi="Calibri" w:cs="Calibri"/>
          <w:i/>
          <w:iCs/>
          <w:kern w:val="0"/>
          <w:sz w:val="24"/>
          <w:szCs w:val="28"/>
        </w:rPr>
        <w:t>WCAG 2 Overview | Web Accessibility Initiative (WAI) | W3C</w:t>
      </w:r>
      <w:r w:rsidR="00082836" w:rsidRPr="00D04D98">
        <w:rPr>
          <w:rFonts w:ascii="Calibri" w:hAnsi="Calibri" w:cs="Calibri"/>
          <w:kern w:val="0"/>
          <w:sz w:val="24"/>
          <w:szCs w:val="28"/>
        </w:rPr>
        <w:t xml:space="preserve"> n.d.)</w:t>
      </w:r>
      <w:r w:rsidR="00082836" w:rsidRPr="00D04D98">
        <w:rPr>
          <w:sz w:val="24"/>
          <w:szCs w:val="24"/>
          <w:lang w:val="da-DK"/>
        </w:rPr>
        <w:fldChar w:fldCharType="end"/>
      </w:r>
      <w:r w:rsidRPr="00D04D98">
        <w:rPr>
          <w:sz w:val="24"/>
          <w:szCs w:val="24"/>
          <w:lang w:val="da-DK"/>
        </w:rPr>
        <w:t>, yderligere er der implementeret</w:t>
      </w:r>
      <w:r w:rsidR="00E63FA0" w:rsidRPr="00D04D98">
        <w:rPr>
          <w:sz w:val="24"/>
          <w:szCs w:val="24"/>
          <w:lang w:val="da-DK"/>
        </w:rPr>
        <w:t xml:space="preserve"> indikations farver som når brugeren har gættet på et bogstav bliver det enden markeret rødt eller grønt afhænging af om brugeren har svaret forkert eller rigtigt</w:t>
      </w:r>
      <w:r w:rsidR="00082836" w:rsidRPr="00D04D98">
        <w:rPr>
          <w:sz w:val="24"/>
          <w:szCs w:val="24"/>
          <w:lang w:val="da-DK"/>
        </w:rPr>
        <w:t>.</w:t>
      </w:r>
    </w:p>
    <w:p w14:paraId="6BECC11F" w14:textId="78DBABA2" w:rsidR="00570500" w:rsidRPr="00D04D98" w:rsidRDefault="00E63FA0" w:rsidP="00E63FA0">
      <w:pPr>
        <w:rPr>
          <w:sz w:val="24"/>
          <w:szCs w:val="24"/>
          <w:lang w:val="da-DK"/>
        </w:rPr>
      </w:pPr>
      <w:r w:rsidRPr="00D04D98">
        <w:rPr>
          <w:sz w:val="24"/>
          <w:szCs w:val="24"/>
          <w:lang w:val="da-DK"/>
        </w:rPr>
        <w:lastRenderedPageBreak/>
        <w:t>For brugere med nedsat syn eller andre synslidelser er der implementeret k</w:t>
      </w:r>
      <w:r w:rsidR="00373BE3" w:rsidRPr="00D04D98">
        <w:rPr>
          <w:sz w:val="24"/>
          <w:szCs w:val="24"/>
        </w:rPr>
        <w:t>napper til at justere skriftstørrelse op og ned</w:t>
      </w:r>
      <w:r w:rsidRPr="00D04D98">
        <w:rPr>
          <w:sz w:val="24"/>
          <w:szCs w:val="24"/>
          <w:lang w:val="da-DK"/>
        </w:rPr>
        <w:t xml:space="preserve"> med, så hvis det ikke er tydeligt nok for brugeren generelt vil de her kunne justerere til deres behov.  </w:t>
      </w:r>
    </w:p>
    <w:p w14:paraId="135538C7" w14:textId="77777777" w:rsidR="00570500" w:rsidRDefault="00570500" w:rsidP="00E63FA0">
      <w:pPr>
        <w:rPr>
          <w:lang w:val="da-DK"/>
        </w:rPr>
      </w:pPr>
    </w:p>
    <w:p w14:paraId="1279F592" w14:textId="2D91001D" w:rsidR="00570500" w:rsidRPr="00D8117B" w:rsidRDefault="00570500" w:rsidP="00E63FA0">
      <w:pPr>
        <w:rPr>
          <w:i/>
          <w:iCs/>
          <w:sz w:val="28"/>
          <w:szCs w:val="28"/>
          <w:lang w:val="da-DK"/>
        </w:rPr>
      </w:pPr>
      <w:r w:rsidRPr="00D8117B">
        <w:rPr>
          <w:i/>
          <w:iCs/>
          <w:sz w:val="28"/>
          <w:szCs w:val="28"/>
          <w:lang w:val="da-DK"/>
        </w:rPr>
        <w:t>Litteraturliste</w:t>
      </w:r>
    </w:p>
    <w:p w14:paraId="293FA461" w14:textId="77777777" w:rsidR="00570500" w:rsidRPr="00D04D98" w:rsidRDefault="00570500" w:rsidP="00E63FA0">
      <w:pPr>
        <w:rPr>
          <w:sz w:val="24"/>
          <w:szCs w:val="24"/>
          <w:lang w:val="da-DK"/>
        </w:rPr>
      </w:pPr>
    </w:p>
    <w:p w14:paraId="08B01D91" w14:textId="77777777" w:rsidR="00082836" w:rsidRPr="00D04D98" w:rsidRDefault="00570500" w:rsidP="00082836">
      <w:pPr>
        <w:pStyle w:val="Bibliography"/>
        <w:rPr>
          <w:rFonts w:ascii="Calibri" w:hAnsi="Calibri" w:cs="Calibri"/>
          <w:sz w:val="24"/>
          <w:szCs w:val="24"/>
        </w:rPr>
      </w:pPr>
      <w:r w:rsidRPr="00D04D98">
        <w:rPr>
          <w:sz w:val="24"/>
          <w:szCs w:val="24"/>
        </w:rPr>
        <w:fldChar w:fldCharType="begin"/>
      </w:r>
      <w:r w:rsidRPr="00D04D98">
        <w:rPr>
          <w:sz w:val="24"/>
          <w:szCs w:val="24"/>
        </w:rPr>
        <w:instrText xml:space="preserve"> ADDIN ZOTERO_BIBL {"uncited":[],"omitted":[],"custom":[]} CSL_BIBLIOGRAPHY </w:instrText>
      </w:r>
      <w:r w:rsidRPr="00D04D98">
        <w:rPr>
          <w:sz w:val="24"/>
          <w:szCs w:val="24"/>
        </w:rPr>
        <w:fldChar w:fldCharType="separate"/>
      </w:r>
      <w:r w:rsidR="00082836" w:rsidRPr="00D04D98">
        <w:rPr>
          <w:rFonts w:ascii="Calibri" w:hAnsi="Calibri" w:cs="Calibri"/>
          <w:sz w:val="24"/>
          <w:szCs w:val="24"/>
        </w:rPr>
        <w:t xml:space="preserve">Bruton, L. (n.d.) </w:t>
      </w:r>
      <w:r w:rsidR="00082836" w:rsidRPr="00D04D98">
        <w:rPr>
          <w:rFonts w:ascii="Calibri" w:hAnsi="Calibri" w:cs="Calibri"/>
          <w:i/>
          <w:iCs/>
          <w:sz w:val="24"/>
          <w:szCs w:val="24"/>
        </w:rPr>
        <w:t>What Are UX Personas and What Are They Used for? - UX Design Institute</w:t>
      </w:r>
      <w:r w:rsidR="00082836" w:rsidRPr="00D04D98">
        <w:rPr>
          <w:rFonts w:ascii="Calibri" w:hAnsi="Calibri" w:cs="Calibri"/>
          <w:sz w:val="24"/>
          <w:szCs w:val="24"/>
        </w:rPr>
        <w:t xml:space="preserve"> [online] available from &lt;https://www.uxdesigninstitute.com/blog/what-are-ux-personas/&gt; [5 October 2023]</w:t>
      </w:r>
    </w:p>
    <w:p w14:paraId="676AEBD6" w14:textId="77777777" w:rsidR="00082836" w:rsidRPr="00D04D98" w:rsidRDefault="00082836" w:rsidP="00082836">
      <w:pPr>
        <w:pStyle w:val="Bibliography"/>
        <w:rPr>
          <w:rFonts w:ascii="Calibri" w:hAnsi="Calibri" w:cs="Calibri"/>
          <w:sz w:val="24"/>
          <w:szCs w:val="24"/>
        </w:rPr>
      </w:pPr>
      <w:r w:rsidRPr="00D04D98">
        <w:rPr>
          <w:rFonts w:ascii="Calibri" w:hAnsi="Calibri" w:cs="Calibri"/>
          <w:sz w:val="24"/>
          <w:szCs w:val="24"/>
        </w:rPr>
        <w:t xml:space="preserve">Eng, D. (n.d.) </w:t>
      </w:r>
      <w:r w:rsidRPr="00D04D98">
        <w:rPr>
          <w:rFonts w:ascii="Calibri" w:hAnsi="Calibri" w:cs="Calibri"/>
          <w:i/>
          <w:iCs/>
          <w:sz w:val="24"/>
          <w:szCs w:val="24"/>
        </w:rPr>
        <w:t>Who Are Casual Players?</w:t>
      </w:r>
      <w:r w:rsidRPr="00D04D98">
        <w:rPr>
          <w:rFonts w:ascii="Calibri" w:hAnsi="Calibri" w:cs="Calibri"/>
          <w:sz w:val="24"/>
          <w:szCs w:val="24"/>
        </w:rPr>
        <w:t xml:space="preserve"> [online] available from &lt;https://www.linkedin.com/pulse/who-casual-players-dave-eng&gt; [5 October 2023]</w:t>
      </w:r>
    </w:p>
    <w:p w14:paraId="0BE6585F" w14:textId="77777777" w:rsidR="00082836" w:rsidRPr="00D04D98" w:rsidRDefault="00082836" w:rsidP="00082836">
      <w:pPr>
        <w:pStyle w:val="Bibliography"/>
        <w:rPr>
          <w:rFonts w:ascii="Calibri" w:hAnsi="Calibri" w:cs="Calibri"/>
          <w:sz w:val="24"/>
          <w:szCs w:val="24"/>
        </w:rPr>
      </w:pPr>
      <w:r w:rsidRPr="00D04D98">
        <w:rPr>
          <w:rFonts w:ascii="Calibri" w:hAnsi="Calibri" w:cs="Calibri"/>
          <w:i/>
          <w:iCs/>
          <w:sz w:val="24"/>
          <w:szCs w:val="24"/>
        </w:rPr>
        <w:t>WCAG 2 Overview | Web Accessibility Initiative (WAI) | W3C</w:t>
      </w:r>
      <w:r w:rsidRPr="00D04D98">
        <w:rPr>
          <w:rFonts w:ascii="Calibri" w:hAnsi="Calibri" w:cs="Calibri"/>
          <w:sz w:val="24"/>
          <w:szCs w:val="24"/>
        </w:rPr>
        <w:t xml:space="preserve"> (n.d.) available from &lt;https://www.w3.org/WAI/standards-guidelines/wcag/&gt; [5 October 2023]</w:t>
      </w:r>
    </w:p>
    <w:p w14:paraId="630922CC" w14:textId="4F99BDD2" w:rsidR="00D8117B" w:rsidRPr="00D04D98" w:rsidRDefault="00570500" w:rsidP="00E63FA0">
      <w:pPr>
        <w:rPr>
          <w:sz w:val="24"/>
          <w:szCs w:val="24"/>
        </w:rPr>
      </w:pPr>
      <w:r w:rsidRPr="00D04D98">
        <w:rPr>
          <w:sz w:val="24"/>
          <w:szCs w:val="24"/>
        </w:rPr>
        <w:fldChar w:fldCharType="end"/>
      </w:r>
    </w:p>
    <w:p w14:paraId="4E323E01" w14:textId="52501C6A" w:rsidR="00D8117B" w:rsidRDefault="00D8117B" w:rsidP="00E63FA0">
      <w:pPr>
        <w:rPr>
          <w:i/>
          <w:iCs/>
          <w:sz w:val="28"/>
          <w:szCs w:val="28"/>
          <w:lang w:val="da-DK"/>
        </w:rPr>
      </w:pPr>
      <w:r w:rsidRPr="00D8117B">
        <w:rPr>
          <w:i/>
          <w:iCs/>
          <w:sz w:val="28"/>
          <w:szCs w:val="28"/>
          <w:lang w:val="da-DK"/>
        </w:rPr>
        <w:t>Bilag</w:t>
      </w:r>
    </w:p>
    <w:p w14:paraId="605DE303" w14:textId="48F994AB" w:rsidR="00D8117B" w:rsidRPr="00D8117B" w:rsidRDefault="00D8117B" w:rsidP="00E63FA0">
      <w:pPr>
        <w:rPr>
          <w:i/>
          <w:iCs/>
          <w:sz w:val="28"/>
          <w:szCs w:val="28"/>
          <w:lang w:val="da-DK"/>
        </w:rPr>
      </w:pPr>
      <w:r>
        <w:rPr>
          <w:i/>
          <w:iCs/>
          <w:sz w:val="28"/>
          <w:szCs w:val="28"/>
          <w:lang w:val="da-DK"/>
        </w:rPr>
        <w:t>Persona</w:t>
      </w:r>
    </w:p>
    <w:p w14:paraId="0456CF8C" w14:textId="7088E125" w:rsidR="00C813DD" w:rsidRPr="00340220" w:rsidRDefault="00D8117B" w:rsidP="00E63FA0">
      <w:pPr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lastRenderedPageBreak/>
        <w:drawing>
          <wp:inline distT="0" distB="0" distL="0" distR="0" wp14:anchorId="06020B7E" wp14:editId="6964DE79">
            <wp:extent cx="4103551" cy="5061925"/>
            <wp:effectExtent l="0" t="0" r="0" b="0"/>
            <wp:docPr id="776611447" name="Picture 1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6611447" name="Picture 1" descr="A screenshot of a cell phon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9872" cy="50697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C813DD" w:rsidRPr="00340220">
      <w:headerReference w:type="default" r:id="rId9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234B87" w14:textId="77777777" w:rsidR="0024603F" w:rsidRDefault="0024603F" w:rsidP="009846B4">
      <w:pPr>
        <w:spacing w:after="0" w:line="240" w:lineRule="auto"/>
      </w:pPr>
      <w:r>
        <w:separator/>
      </w:r>
    </w:p>
  </w:endnote>
  <w:endnote w:type="continuationSeparator" w:id="0">
    <w:p w14:paraId="4ADAE46E" w14:textId="77777777" w:rsidR="0024603F" w:rsidRDefault="0024603F" w:rsidP="009846B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BF9898" w14:textId="77777777" w:rsidR="0024603F" w:rsidRDefault="0024603F" w:rsidP="009846B4">
      <w:pPr>
        <w:spacing w:after="0" w:line="240" w:lineRule="auto"/>
      </w:pPr>
      <w:r>
        <w:separator/>
      </w:r>
    </w:p>
  </w:footnote>
  <w:footnote w:type="continuationSeparator" w:id="0">
    <w:p w14:paraId="03D2BC92" w14:textId="77777777" w:rsidR="0024603F" w:rsidRDefault="0024603F" w:rsidP="009846B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5978F6" w14:textId="77777777" w:rsidR="009846B4" w:rsidRDefault="009846B4">
    <w:pPr>
      <w:pStyle w:val="Header"/>
      <w:rPr>
        <w:lang w:val="da-DK"/>
      </w:rPr>
    </w:pPr>
    <w:r>
      <w:tab/>
    </w:r>
    <w:r>
      <w:tab/>
    </w:r>
    <w:r>
      <w:rPr>
        <w:lang w:val="da-DK"/>
      </w:rPr>
      <w:t>Projekt 1 Hangman, Alexander Nielsen</w:t>
    </w:r>
  </w:p>
  <w:p w14:paraId="0565E81D" w14:textId="38E13921" w:rsidR="009846B4" w:rsidRPr="009846B4" w:rsidRDefault="009846B4">
    <w:pPr>
      <w:pStyle w:val="Header"/>
      <w:rPr>
        <w:lang w:val="da-DK"/>
      </w:rPr>
    </w:pPr>
    <w:r>
      <w:rPr>
        <w:lang w:val="da-DK"/>
      </w:rPr>
      <w:tab/>
    </w:r>
    <w:r>
      <w:rPr>
        <w:lang w:val="da-DK"/>
      </w:rPr>
      <w:tab/>
      <w:t xml:space="preserve"> JavaScript og Brugeroplevelser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27FEE"/>
    <w:multiLevelType w:val="hybridMultilevel"/>
    <w:tmpl w:val="58202A08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631F02"/>
    <w:multiLevelType w:val="hybridMultilevel"/>
    <w:tmpl w:val="125CAF92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9919F4"/>
    <w:multiLevelType w:val="hybridMultilevel"/>
    <w:tmpl w:val="DC66F1F2"/>
    <w:lvl w:ilvl="0" w:tplc="1000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 w15:restartNumberingAfterBreak="0">
    <w:nsid w:val="1EA97C95"/>
    <w:multiLevelType w:val="hybridMultilevel"/>
    <w:tmpl w:val="42B69FE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362572"/>
    <w:multiLevelType w:val="hybridMultilevel"/>
    <w:tmpl w:val="6478ABA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F4D595D"/>
    <w:multiLevelType w:val="hybridMultilevel"/>
    <w:tmpl w:val="F288F01A"/>
    <w:lvl w:ilvl="0" w:tplc="1000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6" w15:restartNumberingAfterBreak="0">
    <w:nsid w:val="31850383"/>
    <w:multiLevelType w:val="hybridMultilevel"/>
    <w:tmpl w:val="CACEFC1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D52085"/>
    <w:multiLevelType w:val="hybridMultilevel"/>
    <w:tmpl w:val="6B34063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3F56FB6"/>
    <w:multiLevelType w:val="hybridMultilevel"/>
    <w:tmpl w:val="9A4E2726"/>
    <w:lvl w:ilvl="0" w:tplc="93C21718"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9" w15:restartNumberingAfterBreak="0">
    <w:nsid w:val="35203A91"/>
    <w:multiLevelType w:val="hybridMultilevel"/>
    <w:tmpl w:val="D318BE28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9283C69"/>
    <w:multiLevelType w:val="hybridMultilevel"/>
    <w:tmpl w:val="82B86124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4E76C3C"/>
    <w:multiLevelType w:val="hybridMultilevel"/>
    <w:tmpl w:val="31668194"/>
    <w:lvl w:ilvl="0" w:tplc="93C217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81E4B7D"/>
    <w:multiLevelType w:val="hybridMultilevel"/>
    <w:tmpl w:val="2BC450FE"/>
    <w:lvl w:ilvl="0" w:tplc="1000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3" w15:restartNumberingAfterBreak="0">
    <w:nsid w:val="5AAD7253"/>
    <w:multiLevelType w:val="hybridMultilevel"/>
    <w:tmpl w:val="466C0B0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44744E8"/>
    <w:multiLevelType w:val="hybridMultilevel"/>
    <w:tmpl w:val="81FAF95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E690A4C"/>
    <w:multiLevelType w:val="hybridMultilevel"/>
    <w:tmpl w:val="657E0E6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00857302">
    <w:abstractNumId w:val="9"/>
  </w:num>
  <w:num w:numId="2" w16cid:durableId="811556677">
    <w:abstractNumId w:val="11"/>
  </w:num>
  <w:num w:numId="3" w16cid:durableId="789587992">
    <w:abstractNumId w:val="8"/>
  </w:num>
  <w:num w:numId="4" w16cid:durableId="1403529202">
    <w:abstractNumId w:val="5"/>
  </w:num>
  <w:num w:numId="5" w16cid:durableId="2062485184">
    <w:abstractNumId w:val="2"/>
  </w:num>
  <w:num w:numId="6" w16cid:durableId="249432008">
    <w:abstractNumId w:val="0"/>
  </w:num>
  <w:num w:numId="7" w16cid:durableId="2081948590">
    <w:abstractNumId w:val="13"/>
  </w:num>
  <w:num w:numId="8" w16cid:durableId="842623820">
    <w:abstractNumId w:val="3"/>
  </w:num>
  <w:num w:numId="9" w16cid:durableId="335889767">
    <w:abstractNumId w:val="6"/>
  </w:num>
  <w:num w:numId="10" w16cid:durableId="2033338620">
    <w:abstractNumId w:val="4"/>
  </w:num>
  <w:num w:numId="11" w16cid:durableId="686559517">
    <w:abstractNumId w:val="10"/>
  </w:num>
  <w:num w:numId="12" w16cid:durableId="1339232036">
    <w:abstractNumId w:val="1"/>
  </w:num>
  <w:num w:numId="13" w16cid:durableId="406730407">
    <w:abstractNumId w:val="12"/>
  </w:num>
  <w:num w:numId="14" w16cid:durableId="1666519033">
    <w:abstractNumId w:val="14"/>
  </w:num>
  <w:num w:numId="15" w16cid:durableId="1391810613">
    <w:abstractNumId w:val="7"/>
  </w:num>
  <w:num w:numId="16" w16cid:durableId="23902315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7089E"/>
    <w:rsid w:val="00082836"/>
    <w:rsid w:val="000A76DB"/>
    <w:rsid w:val="0017089E"/>
    <w:rsid w:val="0024603F"/>
    <w:rsid w:val="002607DC"/>
    <w:rsid w:val="00340220"/>
    <w:rsid w:val="00373BE3"/>
    <w:rsid w:val="005258D0"/>
    <w:rsid w:val="00570500"/>
    <w:rsid w:val="0071252E"/>
    <w:rsid w:val="00836C02"/>
    <w:rsid w:val="008C252D"/>
    <w:rsid w:val="009846B4"/>
    <w:rsid w:val="00AC30B4"/>
    <w:rsid w:val="00BA5D2A"/>
    <w:rsid w:val="00BF2147"/>
    <w:rsid w:val="00C813DD"/>
    <w:rsid w:val="00D04D98"/>
    <w:rsid w:val="00D35E99"/>
    <w:rsid w:val="00D8117B"/>
    <w:rsid w:val="00DE0F7E"/>
    <w:rsid w:val="00E63FA0"/>
    <w:rsid w:val="00E75160"/>
    <w:rsid w:val="00F835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E8614B"/>
  <w15:docId w15:val="{00E611A3-FC36-4925-846D-FFB1F71847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40220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607D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607DC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y2iqfc">
    <w:name w:val="y2iqfc"/>
    <w:basedOn w:val="DefaultParagraphFont"/>
    <w:rsid w:val="002607DC"/>
  </w:style>
  <w:style w:type="paragraph" w:styleId="Header">
    <w:name w:val="header"/>
    <w:basedOn w:val="Normal"/>
    <w:link w:val="HeaderChar"/>
    <w:uiPriority w:val="99"/>
    <w:unhideWhenUsed/>
    <w:rsid w:val="009846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46B4"/>
  </w:style>
  <w:style w:type="paragraph" w:styleId="Footer">
    <w:name w:val="footer"/>
    <w:basedOn w:val="Normal"/>
    <w:link w:val="FooterChar"/>
    <w:uiPriority w:val="99"/>
    <w:unhideWhenUsed/>
    <w:rsid w:val="009846B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846B4"/>
  </w:style>
  <w:style w:type="character" w:customStyle="1" w:styleId="textlayer--absolute">
    <w:name w:val="textlayer--absolute"/>
    <w:basedOn w:val="DefaultParagraphFont"/>
    <w:rsid w:val="00373BE3"/>
  </w:style>
  <w:style w:type="paragraph" w:styleId="Bibliography">
    <w:name w:val="Bibliography"/>
    <w:basedOn w:val="Normal"/>
    <w:next w:val="Normal"/>
    <w:uiPriority w:val="37"/>
    <w:unhideWhenUsed/>
    <w:rsid w:val="0057050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538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22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1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073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9871BC-8511-4BDA-A539-42EC7DDED7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0</TotalTime>
  <Pages>5</Pages>
  <Words>1178</Words>
  <Characters>6720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Nielsen</dc:creator>
  <cp:keywords/>
  <dc:description/>
  <cp:lastModifiedBy>Alexander Nielsen</cp:lastModifiedBy>
  <cp:revision>3</cp:revision>
  <dcterms:created xsi:type="dcterms:W3CDTF">2023-10-05T04:38:00Z</dcterms:created>
  <dcterms:modified xsi:type="dcterms:W3CDTF">2023-10-06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FatLe8ZI"/&gt;&lt;style id="http://www.zotero.org/styles/harvard-coventry-university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